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1CBF" w:rsidRPr="00071CBF" w:rsidRDefault="00071CBF" w:rsidP="00071CBF">
      <w:pPr>
        <w:spacing w:line="400" w:lineRule="exact"/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</w:pPr>
      <w:r w:rsidRPr="00071CBF"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  <w:t xml:space="preserve">Dear </w:t>
      </w:r>
      <w:proofErr w:type="spellStart"/>
      <w:r w:rsidRPr="00071CBF"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  <w:t>Dr</w:t>
      </w:r>
      <w:proofErr w:type="spellEnd"/>
      <w:r w:rsidRPr="00071CBF"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  <w:t xml:space="preserve"> </w:t>
      </w:r>
      <w:proofErr w:type="gramStart"/>
      <w:r w:rsidRPr="00071CBF"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  <w:t>editor</w:t>
      </w:r>
      <w:proofErr w:type="gramEnd"/>
      <w:r w:rsidRPr="00071CBF"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  <w:t>:</w:t>
      </w:r>
    </w:p>
    <w:p w:rsidR="00883F54" w:rsidRPr="00883F54" w:rsidRDefault="00883F54" w:rsidP="00883F54">
      <w:pPr>
        <w:autoSpaceDE w:val="0"/>
        <w:autoSpaceDN w:val="0"/>
        <w:adjustRightInd w:val="0"/>
        <w:spacing w:line="36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83F54">
        <w:rPr>
          <w:rFonts w:ascii="Times New Roman" w:hAnsi="Times New Roman" w:cs="Times New Roman"/>
          <w:sz w:val="24"/>
          <w:szCs w:val="24"/>
        </w:rPr>
        <w:t>Thank you for inviting me to review this paper</w:t>
      </w:r>
      <w:bookmarkStart w:id="0" w:name="_GoBack"/>
      <w:bookmarkEnd w:id="0"/>
      <w:r w:rsidRPr="00883F54">
        <w:rPr>
          <w:rFonts w:ascii="Times New Roman" w:hAnsi="Times New Roman" w:cs="Times New Roman"/>
          <w:sz w:val="24"/>
          <w:szCs w:val="24"/>
        </w:rPr>
        <w:t xml:space="preserve">, I have carefully reviewed it and my comments are as follows: the abstract is extensive and does not highlight what the focus aims to be. The case description is brief and there is no pre- and post-treatment imaging. In the discussion section, the treatment of MRONJ is not comprehensive, e.g. conservative treatment there is also a </w:t>
      </w:r>
      <w:proofErr w:type="spellStart"/>
      <w:r w:rsidRPr="00883F54">
        <w:rPr>
          <w:rFonts w:ascii="Times New Roman" w:hAnsi="Times New Roman" w:cs="Times New Roman"/>
          <w:sz w:val="24"/>
          <w:szCs w:val="24"/>
        </w:rPr>
        <w:t>Pentoxifylline</w:t>
      </w:r>
      <w:proofErr w:type="spellEnd"/>
      <w:r w:rsidRPr="00883F54">
        <w:rPr>
          <w:rFonts w:ascii="Times New Roman" w:hAnsi="Times New Roman" w:cs="Times New Roman"/>
          <w:sz w:val="24"/>
          <w:szCs w:val="24"/>
        </w:rPr>
        <w:t xml:space="preserve"> and tocopherol </w:t>
      </w:r>
      <w:proofErr w:type="spellStart"/>
      <w:proofErr w:type="gramStart"/>
      <w:r w:rsidRPr="00883F54">
        <w:rPr>
          <w:rFonts w:ascii="Times New Roman" w:hAnsi="Times New Roman" w:cs="Times New Roman"/>
          <w:sz w:val="24"/>
          <w:szCs w:val="24"/>
        </w:rPr>
        <w:t>protocol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t>l</w:t>
      </w:r>
      <w:proofErr w:type="spellEnd"/>
      <w:proofErr w:type="gramEnd"/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YXZhbGNhbnRlPC9BdXRob3I+PFllYXI+MjAyMDwvWWVh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</w:fldData>
        </w:fldCha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YXZhbGNhbnRlPC9BdXRob3I+PFllYXI+MjAyMDwvWWVh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</w:fldData>
        </w:fldCha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883F54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[1]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t>. S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t>urgical methods include traumatic local flaps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Marcianò&lt;/Author&gt;&lt;Year&gt;2020&lt;/Year&gt;&lt;RecNum&gt;304&lt;/RecNum&gt;&lt;DisplayText&gt;&lt;style face="superscript"&gt;[2]&lt;/style&gt;&lt;/DisplayText&gt;&lt;record&gt;&lt;rec-number&gt;304&lt;/rec-number&gt;&lt;foreign-keys&gt;&lt;key app="EN" db-id="5swwxa2tltv52me2sxnxaxrlsdex9zzvxxp0" timestamp="1670763085"&gt;304&lt;/key&gt;&lt;/foreign-keys&gt;&lt;ref-type name="Journal Article"&gt;17&lt;/ref-type&gt;&lt;contributors&gt;&lt;authors&gt;&lt;author&gt;Marcianò, A.&lt;/author&gt;&lt;author&gt;Peditto, M.&lt;/author&gt;&lt;author&gt;Cicciù, M.&lt;/author&gt;&lt;author&gt;Rubino, E.&lt;/author&gt;&lt;author&gt;Oteri, G.&lt;/author&gt;&lt;/authors&gt;&lt;/contributors&gt;&lt;auth-address&gt;Department of Clinical and Experimental Medicine.&amp;#xD;Department of Biomedical, Dental Sciences and Morphofunctional Imaging, University of Messina, Messina, Italy.&lt;/auth-address&gt;&lt;titles&gt;&lt;title&gt;Role of Local Flaps to Achieve Primary Wound Closure in Medication-Related Osteonecrosis of the Jaws Osseous-Resective Surgery&lt;/title&gt;&lt;secondary-title&gt;J Craniofac Surg&lt;/secondary-title&gt;&lt;alt-title&gt;The Journal of craniofacial surgery&lt;/alt-title&gt;&lt;/titles&gt;&lt;periodical&gt;&lt;full-title&gt;J Craniofac Surg&lt;/full-title&gt;&lt;abbr-1&gt;The Journal of craniofacial surgery&lt;/abbr-1&gt;&lt;/periodical&gt;&lt;alt-periodical&gt;&lt;full-title&gt;J Craniofac Surg&lt;/full-title&gt;&lt;abbr-1&gt;The Journal of craniofacial surgery&lt;/abbr-1&gt;&lt;/alt-periodical&gt;&lt;pages&gt;347-352&lt;/pages&gt;&lt;volume&gt;31&lt;/volume&gt;&lt;number&gt;4&lt;/number&gt;&lt;edition&gt;2020/03/10&lt;/edition&gt;&lt;keywords&gt;&lt;keyword&gt;Humans&lt;/keyword&gt;&lt;keyword&gt;Italy&lt;/keyword&gt;&lt;keyword&gt;Jaw&lt;/keyword&gt;&lt;keyword&gt;Jaw Diseases/*surgery&lt;/keyword&gt;&lt;keyword&gt;*Orthognathic Surgical Procedures&lt;/keyword&gt;&lt;keyword&gt;Osteotomy&lt;/keyword&gt;&lt;keyword&gt;Retrospective Studies&lt;/keyword&gt;&lt;keyword&gt;Surgical Flaps/*surgery&lt;/keyword&gt;&lt;keyword&gt;Treatment Outcome&lt;/keyword&gt;&lt;/keywords&gt;&lt;dates&gt;&lt;year&gt;2020&lt;/year&gt;&lt;pub-dates&gt;&lt;date&gt;Jun&lt;/date&gt;&lt;/pub-dates&gt;&lt;/dates&gt;&lt;isbn&gt;1049-2275&lt;/isbn&gt;&lt;accession-num&gt;32149968&lt;/accession-num&gt;&lt;urls&gt;&lt;/urls&gt;&lt;electronic-resource-num&gt;10.1097/scs.0000000000006288&lt;/electronic-resource-num&gt;&lt;remote-database-provider&gt;NLM&lt;/remote-database-provider&gt;&lt;language&gt;eng&lt;/language&gt;&lt;/record&gt;&lt;/Cite&gt;&lt;/EndNote&gt;</w:instrTex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883F54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[2]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t>, nasolabial flap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ZW1vdW5kPC9BdXRob3I+PFllYXI+MjAxODwvWWVhcj48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ogT3JhbCBNYXhpbGxvZmFjIFN1cmc8L2Z1bGwtdGl0bGU+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</w:fldData>
        </w:fldCha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ZW1vdW5kPC9BdXRob3I+PFllYXI+MjAxODwvWWVhcj48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ogT3JhbCBNYXhpbGxvZmFjIFN1cmc8L2Z1bGwtdGl0bGU+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</w:fldData>
        </w:fldCha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883F54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[3]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t>, mandibular hyoid flap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Nw7xja2U8L0F1dGhvcj48WWVhcj4yMDE2PC9ZZWFyPjxS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</w:fldData>
        </w:fldCha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Nw7xja2U8L0F1dGhvcj48WWVhcj4yMDE2PC9ZZWFyPjxS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</w:fldData>
        </w:fldCha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883F54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[4]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t>, and buccal fat pad flap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BbGpvaGFuaTwvQXV0aG9yPjxZZWFyPjIwMTk8L1llYXI+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==
</w:fldData>
        </w:fldCha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BbGpvaGFuaTwvQXV0aG9yPjxZZWFyPjIwMTk8L1llYXI+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==
</w:fldData>
        </w:fldCha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883F54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[5-7]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883F5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071CBF" w:rsidRPr="00071CBF" w:rsidRDefault="00071CBF" w:rsidP="00071CBF">
      <w:pPr>
        <w:spacing w:line="400" w:lineRule="exact"/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</w:pPr>
      <w:r w:rsidRPr="00071CBF"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  <w:t>Sincerely yours</w:t>
      </w:r>
      <w:r w:rsidRPr="00071CBF"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  <w:t>，</w:t>
      </w:r>
    </w:p>
    <w:p w:rsidR="00071CBF" w:rsidRPr="00883F54" w:rsidRDefault="00071CBF" w:rsidP="00071CBF">
      <w:pPr>
        <w:spacing w:line="400" w:lineRule="exact"/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</w:pPr>
      <w:r w:rsidRPr="00071CBF"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  <w:t>Wang</w:t>
      </w:r>
    </w:p>
    <w:p w:rsidR="00883F54" w:rsidRPr="00071CBF" w:rsidRDefault="00883F54" w:rsidP="00071CBF">
      <w:pPr>
        <w:spacing w:line="400" w:lineRule="exact"/>
        <w:rPr>
          <w:rFonts w:ascii="Times New Roman" w:eastAsia="楷体" w:hAnsi="Times New Roman" w:cs="Times New Roman"/>
          <w:color w:val="323456"/>
          <w:kern w:val="0"/>
          <w:sz w:val="24"/>
          <w:szCs w:val="24"/>
        </w:rPr>
      </w:pPr>
    </w:p>
    <w:p w:rsidR="00071CBF" w:rsidRPr="00883F54" w:rsidRDefault="00071CBF" w:rsidP="00071CBF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83F54">
        <w:rPr>
          <w:rFonts w:ascii="Times New Roman" w:hAnsi="Times New Roman" w:cs="Times New Roman"/>
          <w:sz w:val="24"/>
          <w:szCs w:val="24"/>
        </w:rPr>
        <w:fldChar w:fldCharType="begin"/>
      </w:r>
      <w:r w:rsidRPr="00883F5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83F54">
        <w:rPr>
          <w:rFonts w:ascii="Times New Roman" w:hAnsi="Times New Roman" w:cs="Times New Roman"/>
          <w:sz w:val="24"/>
          <w:szCs w:val="24"/>
        </w:rPr>
        <w:fldChar w:fldCharType="separate"/>
      </w:r>
      <w:r w:rsidRPr="00883F54">
        <w:rPr>
          <w:rFonts w:ascii="Times New Roman" w:hAnsi="Times New Roman" w:cs="Times New Roman"/>
          <w:sz w:val="24"/>
          <w:szCs w:val="24"/>
        </w:rPr>
        <w:t>[1].</w:t>
      </w:r>
      <w:r w:rsidRPr="00883F54">
        <w:rPr>
          <w:rFonts w:ascii="Times New Roman" w:hAnsi="Times New Roman" w:cs="Times New Roman"/>
          <w:sz w:val="24"/>
          <w:szCs w:val="24"/>
        </w:rPr>
        <w:tab/>
        <w:t>Cavalcante RC,Tomasetti G. Pentoxifylline and tocopherol protocol to treat medication-related osteonecrosis of the jaw: A systematic literature review[J]. J Craniomaxillofac Surg, 2020, 48(11):1080-1086.</w:t>
      </w:r>
    </w:p>
    <w:p w:rsidR="00071CBF" w:rsidRPr="00883F54" w:rsidRDefault="00071CBF" w:rsidP="00071CBF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83F54">
        <w:rPr>
          <w:rFonts w:ascii="Times New Roman" w:hAnsi="Times New Roman" w:cs="Times New Roman"/>
          <w:sz w:val="24"/>
          <w:szCs w:val="24"/>
        </w:rPr>
        <w:t>[2].</w:t>
      </w:r>
      <w:r w:rsidRPr="00883F54">
        <w:rPr>
          <w:rFonts w:ascii="Times New Roman" w:hAnsi="Times New Roman" w:cs="Times New Roman"/>
          <w:sz w:val="24"/>
          <w:szCs w:val="24"/>
        </w:rPr>
        <w:tab/>
        <w:t>Marcianò A,Peditto M,Cicciù M,Rubino E,Oteri G. Role of Local Flaps to Achieve Primary Wound Closure in Medication-Related Osteonecrosis of the Jaws Osseous-Resective Surgery[J]. J Craniofac Surg, 2020, 31(4):347-352.</w:t>
      </w:r>
    </w:p>
    <w:p w:rsidR="00071CBF" w:rsidRPr="00883F54" w:rsidRDefault="00071CBF" w:rsidP="00071CBF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83F54">
        <w:rPr>
          <w:rFonts w:ascii="Times New Roman" w:hAnsi="Times New Roman" w:cs="Times New Roman"/>
          <w:sz w:val="24"/>
          <w:szCs w:val="24"/>
        </w:rPr>
        <w:t>[3].</w:t>
      </w:r>
      <w:r w:rsidRPr="00883F54">
        <w:rPr>
          <w:rFonts w:ascii="Times New Roman" w:hAnsi="Times New Roman" w:cs="Times New Roman"/>
          <w:sz w:val="24"/>
          <w:szCs w:val="24"/>
        </w:rPr>
        <w:tab/>
        <w:t>Lemound J,Muecke T,Zeller AN,Lichtenstein J,Eckardt A,Gellrich NC. Nasolabial Flap Improves Healing in Medication-Related Osteonecrosis of the Jaw[J]. J Oral Maxillofac Surg, 2018, 76(4):877-885.</w:t>
      </w:r>
    </w:p>
    <w:p w:rsidR="00071CBF" w:rsidRPr="00883F54" w:rsidRDefault="00071CBF" w:rsidP="00071CBF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83F54">
        <w:rPr>
          <w:rFonts w:ascii="Times New Roman" w:hAnsi="Times New Roman" w:cs="Times New Roman"/>
          <w:sz w:val="24"/>
          <w:szCs w:val="24"/>
        </w:rPr>
        <w:t>[4].</w:t>
      </w:r>
      <w:r w:rsidRPr="00883F54">
        <w:rPr>
          <w:rFonts w:ascii="Times New Roman" w:hAnsi="Times New Roman" w:cs="Times New Roman"/>
          <w:sz w:val="24"/>
          <w:szCs w:val="24"/>
        </w:rPr>
        <w:tab/>
        <w:t>Mücke T,Koerdt S,Jung M,Mitchell DA,Wolff KD,Kesting MR,Loeffelbein DJ. The role of mylohyoid flap in the treatment of bisphosphonate-related osteonecrosis of the jaws[J]. J Craniomaxillofac Surg, 2016, 44(4):369-373.</w:t>
      </w:r>
    </w:p>
    <w:p w:rsidR="00071CBF" w:rsidRPr="00883F54" w:rsidRDefault="00071CBF" w:rsidP="00071CBF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83F54">
        <w:rPr>
          <w:rFonts w:ascii="Times New Roman" w:hAnsi="Times New Roman" w:cs="Times New Roman"/>
          <w:sz w:val="24"/>
          <w:szCs w:val="24"/>
        </w:rPr>
        <w:t>[5].</w:t>
      </w:r>
      <w:r w:rsidRPr="00883F54">
        <w:rPr>
          <w:rFonts w:ascii="Times New Roman" w:hAnsi="Times New Roman" w:cs="Times New Roman"/>
          <w:sz w:val="24"/>
          <w:szCs w:val="24"/>
        </w:rPr>
        <w:tab/>
        <w:t>Aljohani S,Troeltzsch M,Hafner S,Kaeppler G,Mast G,Otto S. Surgical treatment of medication-related osteonecrosis of the upper jaw: Case series[J]. Oral Dis, 2019, 25(2):497-507.</w:t>
      </w:r>
    </w:p>
    <w:p w:rsidR="00071CBF" w:rsidRPr="00883F54" w:rsidRDefault="00071CBF" w:rsidP="00071CBF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83F54">
        <w:rPr>
          <w:rFonts w:ascii="Times New Roman" w:hAnsi="Times New Roman" w:cs="Times New Roman"/>
          <w:sz w:val="24"/>
          <w:szCs w:val="24"/>
        </w:rPr>
        <w:t>[6].</w:t>
      </w:r>
      <w:r w:rsidRPr="00883F54">
        <w:rPr>
          <w:rFonts w:ascii="Times New Roman" w:hAnsi="Times New Roman" w:cs="Times New Roman"/>
          <w:sz w:val="24"/>
          <w:szCs w:val="24"/>
        </w:rPr>
        <w:tab/>
        <w:t>Ristow O,Rückschloß T,Bodem J,Berger M,Bodem E,Kargus S,Engel M,Hoffmann J,Freudlsperger C. Double-layer closure techniques after bone surgery of medication-related osteonecrosis of the jaw - A single center cohort study[J]. J Craniomaxillofac Surg, 2018, 46(5):815-824.</w:t>
      </w:r>
    </w:p>
    <w:p w:rsidR="00071CBF" w:rsidRPr="00883F54" w:rsidRDefault="00071CBF" w:rsidP="00071CBF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83F54">
        <w:rPr>
          <w:rFonts w:ascii="Times New Roman" w:hAnsi="Times New Roman" w:cs="Times New Roman"/>
          <w:sz w:val="24"/>
          <w:szCs w:val="24"/>
        </w:rPr>
        <w:t>[7].</w:t>
      </w:r>
      <w:r w:rsidRPr="00883F54">
        <w:rPr>
          <w:rFonts w:ascii="Times New Roman" w:hAnsi="Times New Roman" w:cs="Times New Roman"/>
          <w:sz w:val="24"/>
          <w:szCs w:val="24"/>
        </w:rPr>
        <w:tab/>
        <w:t>Jose A,Rawat A,Singh S,Nagori SA,Roychoudhury A. Management of Intraoral Surgical Defects Using Sublingual Gland Flap[J]. J Craniofac Surg, 2020, 31(8):766-767.</w:t>
      </w:r>
    </w:p>
    <w:p w:rsidR="007826E6" w:rsidRPr="00883F54" w:rsidRDefault="00071CBF">
      <w:pPr>
        <w:rPr>
          <w:rFonts w:ascii="Times New Roman" w:hAnsi="Times New Roman" w:cs="Times New Roman"/>
          <w:sz w:val="24"/>
          <w:szCs w:val="24"/>
        </w:rPr>
      </w:pPr>
      <w:r w:rsidRPr="00883F5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826E6" w:rsidRPr="00883F5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UzMjY3tQDSBqYmRko6SsGpxcWZ+XkgBYa1AInzIks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英文-国家基金正文模板2022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vra09x82rfvgevws8xzf90pz5f05t0wz5v&quot;&gt;PTH-放射性颌骨骨髓炎的临床对照研究202210&lt;record-ids&gt;&lt;item&gt;23&lt;/item&gt;&lt;/record-ids&gt;&lt;/item&gt;&lt;/Libraries&gt;"/>
  </w:docVars>
  <w:rsids>
    <w:rsidRoot w:val="00071CBF"/>
    <w:rsid w:val="00071CBF"/>
    <w:rsid w:val="0048430F"/>
    <w:rsid w:val="006C6FA9"/>
    <w:rsid w:val="007826E6"/>
    <w:rsid w:val="00883F54"/>
    <w:rsid w:val="008E7E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71CBF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071CB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71CB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71CB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71CBF"/>
    <w:rPr>
      <w:rFonts w:ascii="Calibri" w:hAnsi="Calibri" w:cs="Calibri"/>
      <w:noProof/>
      <w:sz w:val="20"/>
    </w:rPr>
  </w:style>
  <w:style w:type="character" w:styleId="a3">
    <w:name w:val="Hyperlink"/>
    <w:basedOn w:val="a0"/>
    <w:uiPriority w:val="99"/>
    <w:semiHidden/>
    <w:unhideWhenUsed/>
    <w:rsid w:val="00883F54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71CBF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071CB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71CB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71CB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71CBF"/>
    <w:rPr>
      <w:rFonts w:ascii="Calibri" w:hAnsi="Calibri" w:cs="Calibri"/>
      <w:noProof/>
      <w:sz w:val="20"/>
    </w:rPr>
  </w:style>
  <w:style w:type="character" w:styleId="a3">
    <w:name w:val="Hyperlink"/>
    <w:basedOn w:val="a0"/>
    <w:uiPriority w:val="99"/>
    <w:semiHidden/>
    <w:unhideWhenUsed/>
    <w:rsid w:val="00883F54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635</Words>
  <Characters>3622</Characters>
  <Application>Microsoft Office Word</Application>
  <DocSecurity>0</DocSecurity>
  <Lines>30</Lines>
  <Paragraphs>8</Paragraphs>
  <ScaleCrop>false</ScaleCrop>
  <Company>Microsoft</Company>
  <LinksUpToDate>false</LinksUpToDate>
  <CharactersWithSpaces>42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</dc:creator>
  <cp:lastModifiedBy>Microsoft</cp:lastModifiedBy>
  <cp:revision>4</cp:revision>
  <dcterms:created xsi:type="dcterms:W3CDTF">2022-12-16T00:43:00Z</dcterms:created>
  <dcterms:modified xsi:type="dcterms:W3CDTF">2022-12-16T00:43:00Z</dcterms:modified>
</cp:coreProperties>
</file>